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3090C9F" w14:textId="51D8340A" w:rsidR="006A7FF7" w:rsidRDefault="006A7FF7" w:rsidP="006A7FF7">
      <w:pPr>
        <w:rPr>
          <w:b/>
          <w:bCs/>
        </w:rPr>
      </w:pPr>
      <w:r w:rsidRPr="006A7FF7">
        <w:rPr>
          <w:b/>
          <w:bCs/>
        </w:rPr>
        <w:t>Supplementary Information</w:t>
      </w:r>
      <w:r>
        <w:rPr>
          <w:b/>
          <w:bCs/>
        </w:rPr>
        <w:t>:</w:t>
      </w:r>
    </w:p>
    <w:p w14:paraId="6E5156A5" w14:textId="77777777" w:rsidR="006A7FF7" w:rsidRPr="006A7FF7" w:rsidRDefault="006A7FF7" w:rsidP="006A7FF7">
      <w:pPr>
        <w:rPr>
          <w:b/>
          <w:bCs/>
        </w:rPr>
      </w:pPr>
    </w:p>
    <w:p w14:paraId="18C6C5E1" w14:textId="0E173E7D" w:rsidR="006A7FF7" w:rsidRPr="006A7FF7" w:rsidRDefault="006A7FF7" w:rsidP="000E2E67">
      <w:pPr>
        <w:rPr>
          <w:b/>
          <w:bCs/>
        </w:rPr>
      </w:pPr>
      <w:r w:rsidRPr="006A7FF7">
        <w:rPr>
          <w:b/>
          <w:bCs/>
        </w:rPr>
        <w:t>Exploring surveillance data biases when estimating the reproduction number: with insights into varying subpopulation transmission in the first Covid-19 outbreak in England</w:t>
      </w:r>
    </w:p>
    <w:p w14:paraId="3ADEA85A" w14:textId="77777777" w:rsidR="006A7FF7" w:rsidRDefault="006A7FF7" w:rsidP="000E2E67"/>
    <w:p w14:paraId="7B5740C6" w14:textId="62031E6F" w:rsidR="000E2E67" w:rsidRDefault="000E2E67" w:rsidP="000E2E67">
      <w:r>
        <w:t xml:space="preserve">Katharine Sherratt*, Sam Abbott*, Sophie R </w:t>
      </w:r>
      <w:proofErr w:type="spellStart"/>
      <w:r>
        <w:t>Meakin</w:t>
      </w:r>
      <w:proofErr w:type="spellEnd"/>
      <w:r>
        <w:t xml:space="preserve">, Joel Hellewell, James D Munday, Nikos </w:t>
      </w:r>
      <w:proofErr w:type="spellStart"/>
      <w:r>
        <w:t>Bosse</w:t>
      </w:r>
      <w:proofErr w:type="spellEnd"/>
      <w:r>
        <w:t>, CMMID Covid-19 working group, Mark Jit, Sebastian Funk</w:t>
      </w:r>
    </w:p>
    <w:p w14:paraId="2CB38562" w14:textId="77777777" w:rsidR="006A7FF7" w:rsidRDefault="006A7FF7" w:rsidP="000E2E67"/>
    <w:p w14:paraId="5D5CED2E" w14:textId="7E10BA25" w:rsidR="000E2E67" w:rsidRDefault="000E2E67" w:rsidP="000E2E67">
      <w:r>
        <w:t>Centre for Mathematical Modelling of Infectious Diseases, London School of Hygiene &amp; Tropical Medicine</w:t>
      </w:r>
    </w:p>
    <w:p w14:paraId="62C20A76" w14:textId="77777777" w:rsidR="006A7FF7" w:rsidRDefault="006A7FF7" w:rsidP="000E2E67"/>
    <w:p w14:paraId="74FAB482" w14:textId="2CC4FE41" w:rsidR="000E2E67" w:rsidRDefault="000E2E67" w:rsidP="000E2E67">
      <w:r>
        <w:t>* Equal contributors</w:t>
      </w:r>
    </w:p>
    <w:p w14:paraId="1C5AC9F9" w14:textId="77777777" w:rsidR="006A7FF7" w:rsidRDefault="006A7FF7" w:rsidP="000E2E67"/>
    <w:p w14:paraId="2A6AF36F" w14:textId="5CCA1E9C" w:rsidR="000E2E67" w:rsidRDefault="000E2E67" w:rsidP="000E2E67"/>
    <w:p w14:paraId="510529CD" w14:textId="4E21833A" w:rsidR="000E2E67" w:rsidRDefault="000E2E67" w:rsidP="000E2E67"/>
    <w:p w14:paraId="76B4152B" w14:textId="759D0F4C" w:rsidR="000E2E67" w:rsidRDefault="000E2E67" w:rsidP="000E2E67"/>
    <w:p w14:paraId="2560E068" w14:textId="77777777" w:rsidR="000E2E67" w:rsidRPr="00DE0029" w:rsidRDefault="000E2E67" w:rsidP="000E2E67"/>
    <w:p w14:paraId="6409C110" w14:textId="77777777" w:rsidR="000E2E67" w:rsidRPr="00DE0029" w:rsidRDefault="000E2E67" w:rsidP="000E2E67">
      <w:pPr>
        <w:rPr>
          <w:sz w:val="20"/>
          <w:szCs w:val="20"/>
        </w:rPr>
      </w:pPr>
      <w:r w:rsidRPr="00DE0029">
        <w:rPr>
          <w:noProof/>
          <w:sz w:val="20"/>
          <w:szCs w:val="20"/>
        </w:rPr>
        <w:drawing>
          <wp:inline distT="114300" distB="114300" distL="114300" distR="114300" wp14:anchorId="72445D8E" wp14:editId="43C609D2">
            <wp:extent cx="4842344" cy="3411110"/>
            <wp:effectExtent l="0" t="0" r="0" b="0"/>
            <wp:docPr id="2" name="image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png"/>
                    <pic:cNvPicPr preferRelativeResize="0"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884732" cy="344097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540778C" w14:textId="77777777" w:rsidR="000E2E67" w:rsidRPr="00DE0029" w:rsidRDefault="000E2E67" w:rsidP="000E2E67">
      <w:pPr>
        <w:rPr>
          <w:sz w:val="20"/>
          <w:szCs w:val="20"/>
        </w:rPr>
      </w:pPr>
      <w:r w:rsidRPr="00DE0029">
        <w:rPr>
          <w:i/>
          <w:sz w:val="20"/>
          <w:szCs w:val="20"/>
        </w:rPr>
        <w:t>Figure SI</w:t>
      </w:r>
      <w:r>
        <w:rPr>
          <w:i/>
          <w:sz w:val="20"/>
          <w:szCs w:val="20"/>
        </w:rPr>
        <w:t>1</w:t>
      </w:r>
      <w:r w:rsidRPr="00DE0029">
        <w:rPr>
          <w:i/>
          <w:sz w:val="20"/>
          <w:szCs w:val="20"/>
        </w:rPr>
        <w:t>. Duration of each</w:t>
      </w:r>
      <w:r>
        <w:rPr>
          <w:i/>
          <w:sz w:val="20"/>
          <w:szCs w:val="20"/>
        </w:rPr>
        <w:t xml:space="preserve"> </w:t>
      </w:r>
      <w:r w:rsidRPr="00436FAF">
        <w:rPr>
          <w:i/>
          <w:sz w:val="20"/>
          <w:szCs w:val="20"/>
        </w:rPr>
        <w:t>R</w:t>
      </w:r>
      <w:r w:rsidRPr="00436FAF">
        <w:rPr>
          <w:i/>
          <w:sz w:val="24"/>
          <w:szCs w:val="20"/>
          <w:vertAlign w:val="subscript"/>
        </w:rPr>
        <w:t>t</w:t>
      </w:r>
      <w:r>
        <w:rPr>
          <w:i/>
          <w:sz w:val="20"/>
          <w:szCs w:val="20"/>
        </w:rPr>
        <w:t xml:space="preserve"> </w:t>
      </w:r>
      <w:r w:rsidRPr="00DE0029">
        <w:rPr>
          <w:i/>
          <w:sz w:val="20"/>
          <w:szCs w:val="20"/>
        </w:rPr>
        <w:t>oscillation against the mean of data over the oscillation. Shown with fitted linear models by data source. Scatter points represent each oscillation across 7 English NHS regions.</w:t>
      </w:r>
      <w:r w:rsidRPr="00DE0029">
        <w:rPr>
          <w:sz w:val="20"/>
          <w:szCs w:val="20"/>
        </w:rPr>
        <w:t xml:space="preserve"> </w:t>
      </w:r>
      <w:r w:rsidRPr="00DE0029">
        <w:rPr>
          <w:i/>
          <w:sz w:val="20"/>
          <w:szCs w:val="20"/>
        </w:rPr>
        <w:t>For</w:t>
      </w:r>
      <w:r>
        <w:rPr>
          <w:i/>
          <w:sz w:val="20"/>
          <w:szCs w:val="20"/>
        </w:rPr>
        <w:t xml:space="preserve"> </w:t>
      </w:r>
      <w:r w:rsidRPr="00436FAF">
        <w:rPr>
          <w:i/>
          <w:sz w:val="20"/>
          <w:szCs w:val="20"/>
        </w:rPr>
        <w:t>R</w:t>
      </w:r>
      <w:r w:rsidRPr="00436FAF">
        <w:rPr>
          <w:i/>
          <w:sz w:val="24"/>
          <w:szCs w:val="20"/>
          <w:vertAlign w:val="subscript"/>
        </w:rPr>
        <w:t>t</w:t>
      </w:r>
      <w:r>
        <w:rPr>
          <w:i/>
          <w:sz w:val="20"/>
          <w:szCs w:val="20"/>
        </w:rPr>
        <w:t xml:space="preserve"> </w:t>
      </w:r>
      <w:r w:rsidRPr="00DE0029">
        <w:rPr>
          <w:i/>
          <w:sz w:val="20"/>
          <w:szCs w:val="20"/>
        </w:rPr>
        <w:t>derived from deaths, longer durations of oscillations appeared to be related to lower raw counts (coefficient: -0.88, R2 0.64), but this had a very small sample size (N oscillations = 9) and this relationship was not meaningful for cases or hospital admissions.</w:t>
      </w:r>
    </w:p>
    <w:p w14:paraId="753735E9" w14:textId="77777777" w:rsidR="000E2E67" w:rsidRPr="00DE0029" w:rsidRDefault="000E2E67" w:rsidP="000E2E67">
      <w:pPr>
        <w:spacing w:before="240" w:after="240"/>
        <w:rPr>
          <w:i/>
          <w:sz w:val="20"/>
          <w:szCs w:val="20"/>
        </w:rPr>
      </w:pPr>
    </w:p>
    <w:p w14:paraId="621C15BE" w14:textId="77777777" w:rsidR="000E2E67" w:rsidRPr="00DE0029" w:rsidRDefault="000E2E67" w:rsidP="000E2E67">
      <w:pPr>
        <w:spacing w:before="240" w:after="240"/>
        <w:jc w:val="both"/>
        <w:rPr>
          <w:i/>
          <w:sz w:val="20"/>
          <w:szCs w:val="20"/>
        </w:rPr>
      </w:pPr>
      <w:r w:rsidRPr="00DE0029">
        <w:rPr>
          <w:i/>
          <w:noProof/>
          <w:sz w:val="20"/>
          <w:szCs w:val="20"/>
        </w:rPr>
        <w:lastRenderedPageBreak/>
        <w:drawing>
          <wp:inline distT="114300" distB="114300" distL="114300" distR="114300" wp14:anchorId="1F73933C" wp14:editId="2FE42563">
            <wp:extent cx="6184900" cy="2667000"/>
            <wp:effectExtent l="0" t="0" r="6350" b="0"/>
            <wp:docPr id="5" name="image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png"/>
                    <pic:cNvPicPr preferRelativeResize="0"/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185252" cy="2667152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A7AFBA7" w14:textId="77777777" w:rsidR="000E2E67" w:rsidRPr="00DE0029" w:rsidRDefault="000E2E67" w:rsidP="000E2E67">
      <w:pPr>
        <w:spacing w:before="240" w:after="240"/>
        <w:jc w:val="both"/>
        <w:rPr>
          <w:i/>
          <w:sz w:val="20"/>
          <w:szCs w:val="20"/>
        </w:rPr>
      </w:pPr>
      <w:r w:rsidRPr="00DE0029">
        <w:rPr>
          <w:i/>
          <w:sz w:val="20"/>
          <w:szCs w:val="20"/>
        </w:rPr>
        <w:t xml:space="preserve">Figure </w:t>
      </w:r>
      <w:r>
        <w:rPr>
          <w:i/>
          <w:sz w:val="20"/>
          <w:szCs w:val="20"/>
        </w:rPr>
        <w:t>SI</w:t>
      </w:r>
      <w:r w:rsidRPr="00DE0029">
        <w:rPr>
          <w:i/>
          <w:sz w:val="20"/>
          <w:szCs w:val="20"/>
        </w:rPr>
        <w:t>2. Weekly percentage of cases in England by age, among all test-positive cases (A) and newly diagnosed hospital admissions (B).</w:t>
      </w:r>
    </w:p>
    <w:p w14:paraId="0B152983" w14:textId="77777777" w:rsidR="000E2E67" w:rsidRPr="00DE0029" w:rsidRDefault="000E2E67" w:rsidP="000E2E67">
      <w:pPr>
        <w:spacing w:before="240" w:after="240"/>
        <w:jc w:val="both"/>
        <w:rPr>
          <w:i/>
          <w:sz w:val="20"/>
          <w:szCs w:val="20"/>
        </w:rPr>
      </w:pPr>
      <w:r w:rsidRPr="00DE0029">
        <w:rPr>
          <w:i/>
          <w:noProof/>
          <w:sz w:val="20"/>
          <w:szCs w:val="20"/>
        </w:rPr>
        <w:drawing>
          <wp:inline distT="114300" distB="114300" distL="114300" distR="114300" wp14:anchorId="5E7B1078" wp14:editId="3233ACB4">
            <wp:extent cx="5731200" cy="3441700"/>
            <wp:effectExtent l="0" t="0" r="0" b="0"/>
            <wp:docPr id="4" name="image5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5.png"/>
                    <pic:cNvPicPr preferRelativeResize="0"/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31200" cy="34417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6EF2953" w14:textId="5B4C2BA2" w:rsidR="000E2E67" w:rsidRDefault="000E2E67" w:rsidP="000E2E67">
      <w:pPr>
        <w:spacing w:before="240" w:after="240"/>
        <w:jc w:val="both"/>
        <w:rPr>
          <w:i/>
          <w:sz w:val="20"/>
          <w:szCs w:val="20"/>
        </w:rPr>
      </w:pPr>
      <w:r w:rsidRPr="00DE0029">
        <w:rPr>
          <w:i/>
          <w:sz w:val="20"/>
          <w:szCs w:val="20"/>
        </w:rPr>
        <w:t xml:space="preserve">Figure </w:t>
      </w:r>
      <w:r>
        <w:rPr>
          <w:i/>
          <w:sz w:val="20"/>
          <w:szCs w:val="20"/>
        </w:rPr>
        <w:t>SI</w:t>
      </w:r>
      <w:r w:rsidRPr="00DE0029">
        <w:rPr>
          <w:i/>
          <w:sz w:val="20"/>
          <w:szCs w:val="20"/>
        </w:rPr>
        <w:t xml:space="preserve">3. Deaths in all settings by date of death, and deaths in care homes by date of notification to Clinical Quality Commission, shown by English NHS region, April to </w:t>
      </w:r>
      <w:r>
        <w:rPr>
          <w:i/>
          <w:sz w:val="20"/>
          <w:szCs w:val="20"/>
        </w:rPr>
        <w:t>August</w:t>
      </w:r>
      <w:r w:rsidRPr="00DE0029">
        <w:rPr>
          <w:i/>
          <w:sz w:val="20"/>
          <w:szCs w:val="20"/>
        </w:rPr>
        <w:t xml:space="preserve"> 2020. Date of notification is typically 2-3 days after the date of death</w:t>
      </w:r>
      <w:r>
        <w:rPr>
          <w:i/>
          <w:sz w:val="20"/>
          <w:szCs w:val="20"/>
        </w:rPr>
        <w:t xml:space="preserve"> </w:t>
      </w:r>
      <w:r>
        <w:rPr>
          <w:i/>
          <w:sz w:val="20"/>
          <w:szCs w:val="20"/>
        </w:rPr>
        <w:fldChar w:fldCharType="begin"/>
      </w:r>
      <w:r>
        <w:rPr>
          <w:i/>
          <w:sz w:val="20"/>
          <w:szCs w:val="20"/>
        </w:rPr>
        <w:instrText xml:space="preserve"> ADDIN ZOTERO_ITEM CSL_CITATION {"citationID":"a1brju9fe7j","properties":{"formattedCitation":"[22]","plainCitation":"[22]","noteIndex":0},"citationItems":[{"id":821,"uris":["http://zotero.org/users/5456110/items/HTG7738J"],"uri":["http://zotero.org/users/5456110/items/HTG7738J"],"itemData":{"id":821,"type":"report","title":"Number of deaths in care homes notified to the Care Quality Commission, England","URL":"https://www.ons.gov.uk/peoplepopulationandcommunity/birthsdeathsandmarriages/deaths/datasets/numberofdeathsincarehomesnotifiedtothecarequalitycommissionengland","author":[{"literal":"Office for National Statistics"}],"accessed":{"date-parts":[["2020",10,15]]},"issued":{"date-parts":[["2020"]]}}}],"schema":"https://github.com/citation-style-language/schema/raw/master/csl-citation.json"} </w:instrText>
      </w:r>
      <w:r>
        <w:rPr>
          <w:i/>
          <w:sz w:val="20"/>
          <w:szCs w:val="20"/>
        </w:rPr>
        <w:fldChar w:fldCharType="separate"/>
      </w:r>
      <w:r w:rsidRPr="00055E86">
        <w:rPr>
          <w:sz w:val="20"/>
          <w:szCs w:val="24"/>
        </w:rPr>
        <w:t>[22]</w:t>
      </w:r>
      <w:r>
        <w:rPr>
          <w:i/>
          <w:sz w:val="20"/>
          <w:szCs w:val="20"/>
        </w:rPr>
        <w:fldChar w:fldCharType="end"/>
      </w:r>
      <w:r w:rsidRPr="00DE0029">
        <w:rPr>
          <w:i/>
          <w:sz w:val="20"/>
          <w:szCs w:val="20"/>
        </w:rPr>
        <w:t>.  Counts are shown as a seven-day moving average. Care homes data reported from April 2020.</w:t>
      </w:r>
    </w:p>
    <w:p w14:paraId="30113C8E" w14:textId="77777777" w:rsidR="000E2E67" w:rsidRDefault="000E2E67" w:rsidP="000E2E67">
      <w:pPr>
        <w:rPr>
          <w:i/>
          <w:sz w:val="20"/>
          <w:szCs w:val="20"/>
        </w:rPr>
        <w:sectPr w:rsidR="000E2E67">
          <w:headerReference w:type="default" r:id="rId9"/>
          <w:pgSz w:w="11909" w:h="16834"/>
          <w:pgMar w:top="1440" w:right="1440" w:bottom="1440" w:left="1440" w:header="720" w:footer="720" w:gutter="0"/>
          <w:pgNumType w:start="1"/>
          <w:cols w:space="720"/>
        </w:sectPr>
      </w:pPr>
    </w:p>
    <w:tbl>
      <w:tblPr>
        <w:tblpPr w:leftFromText="180" w:rightFromText="180" w:vertAnchor="page" w:horzAnchor="margin" w:tblpXSpec="center" w:tblpY="704"/>
        <w:tblW w:w="14908" w:type="dxa"/>
        <w:tblLook w:val="04A0" w:firstRow="1" w:lastRow="0" w:firstColumn="1" w:lastColumn="0" w:noHBand="0" w:noVBand="1"/>
      </w:tblPr>
      <w:tblGrid>
        <w:gridCol w:w="1165"/>
        <w:gridCol w:w="2476"/>
        <w:gridCol w:w="939"/>
        <w:gridCol w:w="1747"/>
        <w:gridCol w:w="2621"/>
        <w:gridCol w:w="2622"/>
        <w:gridCol w:w="1601"/>
        <w:gridCol w:w="1747"/>
      </w:tblGrid>
      <w:tr w:rsidR="000E2E67" w:rsidRPr="00E909F3" w14:paraId="063AA8C1" w14:textId="77777777" w:rsidTr="00F4558A">
        <w:trPr>
          <w:trHeight w:val="280"/>
        </w:trPr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4CE08A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lastRenderedPageBreak/>
              <w:t>Region</w:t>
            </w: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4ED684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ata source</w:t>
            </w:r>
            <w:r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for Rt estimation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884B43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Earliest date median Rt &lt;1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BC23DB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edian Rt after first wave* (90% CrI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B84C39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inimum median Rt after first wave* (date, median [90%CrI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50DB02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aximum median Rt after first wave* (date, median [90%CrI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EEAD53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Number of days where median Rt crossed series median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7C1B92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ean number of days between troughs** (mean, 95% CI)</w:t>
            </w:r>
          </w:p>
        </w:tc>
      </w:tr>
      <w:tr w:rsidR="000E2E67" w:rsidRPr="00E909F3" w14:paraId="3A88B181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13689935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England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A365C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94326D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1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5F529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7 (0.85-1.11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F15B2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3 May (0.83 [0.78-0.89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41D1C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37 [1.31-1.44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18F857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FBEB8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2 (21-44, n=4)</w:t>
            </w:r>
          </w:p>
        </w:tc>
      </w:tr>
      <w:tr w:rsidR="000E2E67" w:rsidRPr="00E909F3" w14:paraId="5A8EB8E3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290E72B6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38995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D1EE52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0 Ma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B0ADC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 (0.81-0.98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07C460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8 Apr (0.75 [0.7-0.79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054DD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24 [1.17-1.31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894A49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F3D067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(24-29, n=3)</w:t>
            </w:r>
          </w:p>
        </w:tc>
      </w:tr>
      <w:tr w:rsidR="000E2E67" w:rsidRPr="00E909F3" w14:paraId="2D4A8C87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057C285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CE2AEE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D51B24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1 Ma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231CC2C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6 (0.8-0.98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B72A786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Jun (0.82 [0.76-0.89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8919CF7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1.06 [0.97-1.14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53F8F0A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25F4E4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0 (n=1)</w:t>
            </w:r>
          </w:p>
        </w:tc>
      </w:tr>
      <w:tr w:rsidR="000E2E67" w:rsidRPr="00E909F3" w14:paraId="3C3A8A5A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1FFDDA42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North East and Yorkshire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AC6D4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9A9D56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2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92E2C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6 (0.82-1.13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12D3E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2 Jun (0.79 [0.73-0.85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58C03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49 [1.4-1.58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D35374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0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354F9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6 (23-29, n=5)</w:t>
            </w:r>
          </w:p>
        </w:tc>
      </w:tr>
      <w:tr w:rsidR="000E2E67" w:rsidRPr="00E909F3" w14:paraId="583B4E32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2CDA7158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AFDDB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299FF0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1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E98AC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9 (0.82-1.01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7F121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9 Apr (0.81 [0.76-0.87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E710E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27 [1.16-1.38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7FEEA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F3E8EA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1 (23-39, n=4)</w:t>
            </w:r>
          </w:p>
        </w:tc>
      </w:tr>
      <w:tr w:rsidR="000E2E67" w:rsidRPr="00E909F3" w14:paraId="22D60A78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633B14C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25A858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7B81C00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7 Ap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D16F24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6 (0.77-1.02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4599C8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4 Jun (0.78 [0.72-0.85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CD6E83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1.11 [1-1.21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978BE1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FDE00E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NA</w:t>
            </w:r>
          </w:p>
        </w:tc>
      </w:tr>
      <w:tr w:rsidR="000E2E67" w:rsidRPr="00E909F3" w14:paraId="5B68E941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085C61EF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North West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5B41C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7B8F68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5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395E9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4 (0.85-1.19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EE066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6 May (0.82 [0.76-0.87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79089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45 [1.37-1.54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4C75C2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4E5D9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4 (22-46, n=3)</w:t>
            </w:r>
          </w:p>
        </w:tc>
      </w:tr>
      <w:tr w:rsidR="000E2E67" w:rsidRPr="00E909F3" w14:paraId="0F8B00C6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62C9516E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5DB99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067956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1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69C2A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1 (0.74-1.09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5CE4B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5 Jun (0.67 [0.6-0.75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BF4A3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33 [1.22-1.44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8E5AD2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3F116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8 (30-47, n=3)</w:t>
            </w:r>
          </w:p>
        </w:tc>
      </w:tr>
      <w:tr w:rsidR="000E2E67" w:rsidRPr="00E909F3" w14:paraId="052ECF34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2A95E81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9B6C02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8B46D7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3 Ap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129963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8 (0.8-1.02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73F22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5 Jun (0.81 [0.73-0.88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21E857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1.08 [0.97-1.17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7F3B76C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BD067E6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NA</w:t>
            </w:r>
          </w:p>
        </w:tc>
      </w:tr>
      <w:tr w:rsidR="000E2E67" w:rsidRPr="00E909F3" w14:paraId="2648113A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6FCFC00D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idlands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79B7A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E44867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9 Ma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BA49E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6 (0.84-1.17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B2A68C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3 May (0.82 [0.75-0.88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AC0B1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51 [1.41-1.61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328770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2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82A6D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(25-28, n=5)</w:t>
            </w:r>
          </w:p>
        </w:tc>
      </w:tr>
      <w:tr w:rsidR="000E2E67" w:rsidRPr="00E909F3" w14:paraId="56147A77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35C9A69A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93532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4A6B13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9 Ma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FA7C51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1 (0.76-1.03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7FDCB0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7 Apr (0.7 [0.64-0.75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41F45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2 [1.11-1.31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470150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0A601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6 (22-30, n=4)</w:t>
            </w:r>
          </w:p>
        </w:tc>
      </w:tr>
      <w:tr w:rsidR="000E2E67" w:rsidRPr="00E909F3" w14:paraId="35C6016B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AAAFE98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F6057B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53D079D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1 Ma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159FA4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6 (0.78-0.99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3E2A93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4 Jun (0.78 [0.71-0.85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9828AC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1.11 [1.01-1.23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011FDE9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D46876C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3 (12-54, n=2)</w:t>
            </w:r>
          </w:p>
        </w:tc>
      </w:tr>
      <w:tr w:rsidR="000E2E67" w:rsidRPr="00E909F3" w14:paraId="510887BA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08312EC8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East of England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C5804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29757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8CDC5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6 (0.82-1.15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ED6AE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9 May (0.8 [0.74-0.86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2A87A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2 Aug (1.23 [1.15-1.31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A27E1C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CCE8B6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6 (34-38, n=3)</w:t>
            </w:r>
          </w:p>
        </w:tc>
      </w:tr>
      <w:tr w:rsidR="000E2E67" w:rsidRPr="00E909F3" w14:paraId="35A11EAD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4F4BBCEA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B4EC0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28EB41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D5C561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9 (0.81-0.99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01C68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8 Jul (0.8 [0.71-0.9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29C391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11 [0.99-1.24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40770E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2424B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6 (28-45, n=3)</w:t>
            </w:r>
          </w:p>
        </w:tc>
      </w:tr>
      <w:tr w:rsidR="000E2E67" w:rsidRPr="00E909F3" w14:paraId="0B7BEC9E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22B47C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72A029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77717B0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Ap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ED4BBA0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5 (0.78-0.94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22ED4E0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6 Jul (0.8 [0.71-0.88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9A9507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Apr (0.99 [0.93-1.05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F81D7AC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3BE2E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8 (24-51, n=2)</w:t>
            </w:r>
          </w:p>
        </w:tc>
      </w:tr>
      <w:tr w:rsidR="000E2E67" w:rsidRPr="00E909F3" w14:paraId="3D44B27D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2C312E2F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London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5912B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5F257E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9 Ma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2E2AD0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8 (0.77-1.15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2D57C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7 May (0.74 [0.68-0.8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8E8FC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5 Aug (1.2 [1.13-1.27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2E3DDF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0894E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5 (27-43, n=2)</w:t>
            </w:r>
          </w:p>
        </w:tc>
      </w:tr>
      <w:tr w:rsidR="000E2E67" w:rsidRPr="00E909F3" w14:paraId="2C4E6B74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0F804014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6EA80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FF02E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9 Ma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1FEA1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9 (0.73-1.04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63F30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8 Apr (0.67 [0.6-0.73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6E633A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23 [1.12-1.36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E17733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A68BC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7 (16-78, n=2)</w:t>
            </w:r>
          </w:p>
        </w:tc>
      </w:tr>
      <w:tr w:rsidR="000E2E67" w:rsidRPr="00E909F3" w14:paraId="02B1C3BC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7D0027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7BCF27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5C6F617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6 Ma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CDBB1F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4 (0.7-1.02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348046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3 Apr (0.68 [0.61-0.75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CDD1CC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1.07 [0.91-1.24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9A533A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1BBF4F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1 (36-46, n=2)</w:t>
            </w:r>
          </w:p>
        </w:tc>
      </w:tr>
      <w:tr w:rsidR="000E2E67" w:rsidRPr="00E909F3" w14:paraId="6898C053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78AEBD83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outh East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94FF6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6D8D93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5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DD07E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6 (0.82-1.15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844DE1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8 May (0.82 [0.75-0.87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AC9657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2 Aug (1.2 [1.14-1.27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106D22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378FE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5 (19-51, n=3)</w:t>
            </w:r>
          </w:p>
        </w:tc>
      </w:tr>
      <w:tr w:rsidR="000E2E67" w:rsidRPr="00E909F3" w14:paraId="7E8C3635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47171275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BF855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E2A8F3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1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78447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9 (0.81-1.02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E7B9C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1 May (0.8 [0.73-0.87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CE459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11 [1-1.21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503394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D7956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9 (23-34, n=3)</w:t>
            </w:r>
          </w:p>
        </w:tc>
      </w:tr>
      <w:tr w:rsidR="000E2E67" w:rsidRPr="00E909F3" w14:paraId="0153647E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408979F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AD9F14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7BCA6D1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Ap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5896F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6 (0.79-0.95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0A5338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5 May (0.82 [0.76-0.9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CB60CF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0.99 [0.87-1.12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F1D5565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361FDD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8 (32-64, n=2)</w:t>
            </w:r>
          </w:p>
        </w:tc>
      </w:tr>
      <w:tr w:rsidR="000E2E67" w:rsidRPr="00E909F3" w14:paraId="528A0A28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7742EB45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outh West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8AA6E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BF26C9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6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3FCB4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.02 (0.73-1.18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664FF7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Jun (0.66 [0.58-0.74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16832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6 Jul (1.21 [1.12-1.3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B279DC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F9CF1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9 (21-58, n=3)</w:t>
            </w:r>
          </w:p>
        </w:tc>
      </w:tr>
      <w:tr w:rsidR="000E2E67" w:rsidRPr="00E909F3" w14:paraId="0231A7B9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14B47CD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63BEA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D56AD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1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712E4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 (0.76-1.02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09F22C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3 Jun (0.7 [0.61-0.78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9C76C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02 [0.91-1.18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8650C5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D5552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4 (28-59, n=2)</w:t>
            </w:r>
          </w:p>
        </w:tc>
      </w:tr>
      <w:tr w:rsidR="000E2E67" w:rsidRPr="00E909F3" w14:paraId="57480DBC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FC134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BCDE0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9607BC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4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B3666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5 (0.72-1.06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6D471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3 Jun (0.72 [0.62-0.81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4D92A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7 Aug (1.05 [0.9-1.24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00D5B5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1358F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3 (n=1)</w:t>
            </w:r>
          </w:p>
        </w:tc>
      </w:tr>
    </w:tbl>
    <w:p w14:paraId="0243CCA1" w14:textId="77777777" w:rsidR="000E2E67" w:rsidRDefault="000E2E67" w:rsidP="000E2E67">
      <w:pPr>
        <w:rPr>
          <w:i/>
          <w:sz w:val="20"/>
          <w:szCs w:val="20"/>
        </w:rPr>
      </w:pPr>
    </w:p>
    <w:p w14:paraId="7E0DDC1B" w14:textId="77777777" w:rsidR="000E2E67" w:rsidRPr="00E909F3" w:rsidRDefault="000E2E67" w:rsidP="000E2E67">
      <w:pPr>
        <w:rPr>
          <w:i/>
          <w:sz w:val="20"/>
          <w:szCs w:val="20"/>
        </w:rPr>
      </w:pPr>
      <w:r w:rsidRPr="00E909F3">
        <w:rPr>
          <w:i/>
          <w:sz w:val="20"/>
          <w:szCs w:val="20"/>
        </w:rPr>
        <w:t>Table SI1. Key summary statistics for R</w:t>
      </w:r>
      <w:r w:rsidRPr="00E909F3">
        <w:rPr>
          <w:i/>
          <w:sz w:val="20"/>
          <w:szCs w:val="20"/>
          <w:vertAlign w:val="subscript"/>
        </w:rPr>
        <w:t>t</w:t>
      </w:r>
      <w:r w:rsidRPr="00E909F3">
        <w:rPr>
          <w:i/>
          <w:sz w:val="20"/>
          <w:szCs w:val="20"/>
        </w:rPr>
        <w:t xml:space="preserve"> from when R</w:t>
      </w:r>
      <w:r w:rsidRPr="00E909F3">
        <w:rPr>
          <w:i/>
          <w:sz w:val="20"/>
          <w:szCs w:val="20"/>
          <w:vertAlign w:val="subscript"/>
        </w:rPr>
        <w:t>t</w:t>
      </w:r>
      <w:r w:rsidRPr="00E909F3">
        <w:rPr>
          <w:i/>
          <w:sz w:val="20"/>
          <w:szCs w:val="20"/>
        </w:rPr>
        <w:t xml:space="preserve"> crossed 1, indicating the end of the first wave of the epidemic, to the most recent estimate. 90%CrI = credible interval (quantiles around median); 95%CI = confidence interval (standard error around mean)</w:t>
      </w:r>
    </w:p>
    <w:p w14:paraId="74C1EAAC" w14:textId="77777777" w:rsidR="000E2E67" w:rsidRPr="00E909F3" w:rsidRDefault="000E2E67" w:rsidP="000E2E67">
      <w:pPr>
        <w:rPr>
          <w:i/>
          <w:sz w:val="20"/>
          <w:szCs w:val="20"/>
        </w:rPr>
      </w:pPr>
      <w:r w:rsidRPr="00E909F3">
        <w:rPr>
          <w:i/>
          <w:sz w:val="20"/>
          <w:szCs w:val="20"/>
        </w:rPr>
        <w:t>*End of first wave = earliest date Rt &lt;1. Last estimate of Rt from cases and admissions: 28th August, from deaths: 19th August 2020</w:t>
      </w:r>
    </w:p>
    <w:p w14:paraId="4E54CAC9" w14:textId="77777777" w:rsidR="000E2E67" w:rsidRPr="00E909F3" w:rsidRDefault="000E2E67" w:rsidP="000E2E67">
      <w:pPr>
        <w:rPr>
          <w:sz w:val="20"/>
          <w:szCs w:val="20"/>
        </w:rPr>
      </w:pPr>
      <w:r w:rsidRPr="00E909F3">
        <w:rPr>
          <w:i/>
          <w:sz w:val="20"/>
          <w:szCs w:val="20"/>
        </w:rPr>
        <w:t>**Troughs defined as local minima within a sequential fall and rise in the median Rt estimate</w:t>
      </w:r>
    </w:p>
    <w:p w14:paraId="25F45611" w14:textId="77777777" w:rsidR="000E2E67" w:rsidRPr="00E909F3" w:rsidRDefault="000E2E67" w:rsidP="000E2E67">
      <w:pPr>
        <w:rPr>
          <w:sz w:val="20"/>
          <w:szCs w:val="20"/>
        </w:rPr>
      </w:pPr>
    </w:p>
    <w:p w14:paraId="299683DF" w14:textId="77777777" w:rsidR="000E2E67" w:rsidRDefault="000E2E67" w:rsidP="000E2E67">
      <w:pPr>
        <w:jc w:val="both"/>
        <w:rPr>
          <w:sz w:val="20"/>
          <w:szCs w:val="20"/>
        </w:rPr>
        <w:sectPr w:rsidR="000E2E67" w:rsidSect="00710A60">
          <w:pgSz w:w="16834" w:h="11909" w:orient="landscape"/>
          <w:pgMar w:top="1440" w:right="1440" w:bottom="1440" w:left="1440" w:header="720" w:footer="720" w:gutter="0"/>
          <w:pgNumType w:start="1"/>
          <w:cols w:space="720"/>
        </w:sectPr>
      </w:pPr>
    </w:p>
    <w:tbl>
      <w:tblPr>
        <w:tblStyle w:val="TableGrid"/>
        <w:tblW w:w="9547" w:type="dxa"/>
        <w:tblLook w:val="04A0" w:firstRow="1" w:lastRow="0" w:firstColumn="1" w:lastColumn="0" w:noHBand="0" w:noVBand="1"/>
      </w:tblPr>
      <w:tblGrid>
        <w:gridCol w:w="3424"/>
        <w:gridCol w:w="1857"/>
        <w:gridCol w:w="2580"/>
        <w:gridCol w:w="1686"/>
      </w:tblGrid>
      <w:tr w:rsidR="000E2E67" w14:paraId="2EAB28B1" w14:textId="77777777" w:rsidTr="00F4558A">
        <w:trPr>
          <w:trHeight w:val="959"/>
        </w:trPr>
        <w:tc>
          <w:tcPr>
            <w:tcW w:w="3424" w:type="dxa"/>
            <w:tcBorders>
              <w:bottom w:val="nil"/>
              <w:right w:val="nil"/>
            </w:tcBorders>
            <w:vAlign w:val="center"/>
          </w:tcPr>
          <w:p w14:paraId="0E4DD69C" w14:textId="77777777" w:rsidR="000E2E67" w:rsidRPr="002971CF" w:rsidRDefault="000E2E67" w:rsidP="00F4558A">
            <w:pPr>
              <w:jc w:val="center"/>
              <w:rPr>
                <w:b/>
                <w:bCs/>
                <w:sz w:val="20"/>
                <w:szCs w:val="20"/>
              </w:rPr>
            </w:pPr>
            <w:r w:rsidRPr="002971CF">
              <w:rPr>
                <w:b/>
                <w:bCs/>
                <w:sz w:val="20"/>
                <w:szCs w:val="20"/>
              </w:rPr>
              <w:lastRenderedPageBreak/>
              <w:t>Effect on</w:t>
            </w:r>
            <w:r>
              <w:rPr>
                <w:b/>
                <w:bCs/>
                <w:sz w:val="20"/>
                <w:szCs w:val="20"/>
              </w:rPr>
              <w:t xml:space="preserve"> regional average</w:t>
            </w:r>
            <w:r w:rsidRPr="002971CF">
              <w:rPr>
                <w:b/>
                <w:bCs/>
                <w:sz w:val="20"/>
                <w:szCs w:val="20"/>
              </w:rPr>
              <w:t xml:space="preserve"> duration </w:t>
            </w:r>
            <w:r>
              <w:rPr>
                <w:b/>
                <w:bCs/>
                <w:sz w:val="20"/>
                <w:szCs w:val="20"/>
              </w:rPr>
              <w:t>between</w:t>
            </w:r>
            <w:r w:rsidRPr="002971CF">
              <w:rPr>
                <w:b/>
                <w:bCs/>
                <w:sz w:val="20"/>
                <w:szCs w:val="20"/>
              </w:rPr>
              <w:t xml:space="preserve"> troughs in Rt</w:t>
            </w:r>
          </w:p>
        </w:tc>
        <w:tc>
          <w:tcPr>
            <w:tcW w:w="6123" w:type="dxa"/>
            <w:gridSpan w:val="3"/>
            <w:tcBorders>
              <w:left w:val="nil"/>
              <w:bottom w:val="nil"/>
            </w:tcBorders>
            <w:vAlign w:val="center"/>
          </w:tcPr>
          <w:p w14:paraId="5B2ED4EB" w14:textId="77777777" w:rsidR="000E2E67" w:rsidRPr="002971CF" w:rsidRDefault="000E2E67" w:rsidP="00F4558A">
            <w:pPr>
              <w:jc w:val="center"/>
              <w:rPr>
                <w:b/>
                <w:bCs/>
                <w:sz w:val="20"/>
                <w:szCs w:val="20"/>
              </w:rPr>
            </w:pPr>
            <w:r w:rsidRPr="002971CF">
              <w:rPr>
                <w:b/>
                <w:bCs/>
                <w:sz w:val="20"/>
                <w:szCs w:val="20"/>
              </w:rPr>
              <w:t>Influence of % test positive</w:t>
            </w:r>
          </w:p>
        </w:tc>
      </w:tr>
      <w:tr w:rsidR="000E2E67" w14:paraId="4C289D90" w14:textId="77777777" w:rsidTr="00F4558A">
        <w:trPr>
          <w:trHeight w:val="327"/>
        </w:trPr>
        <w:tc>
          <w:tcPr>
            <w:tcW w:w="3424" w:type="dxa"/>
            <w:tcBorders>
              <w:top w:val="nil"/>
              <w:bottom w:val="single" w:sz="4" w:space="0" w:color="auto"/>
              <w:right w:val="nil"/>
            </w:tcBorders>
          </w:tcPr>
          <w:p w14:paraId="7744E8A9" w14:textId="77777777" w:rsidR="000E2E67" w:rsidRPr="00D00D8B" w:rsidRDefault="000E2E67" w:rsidP="00F4558A">
            <w:pPr>
              <w:jc w:val="center"/>
              <w:rPr>
                <w:sz w:val="20"/>
                <w:szCs w:val="20"/>
              </w:rPr>
            </w:pPr>
            <w:r w:rsidRPr="00D00D8B">
              <w:rPr>
                <w:sz w:val="20"/>
                <w:szCs w:val="20"/>
              </w:rPr>
              <w:t>Source of Rt</w:t>
            </w: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99E9DD9" w14:textId="77777777" w:rsidR="000E2E67" w:rsidRPr="00D00D8B" w:rsidRDefault="000E2E67" w:rsidP="00F4558A">
            <w:pPr>
              <w:jc w:val="center"/>
              <w:rPr>
                <w:sz w:val="20"/>
                <w:szCs w:val="20"/>
              </w:rPr>
            </w:pPr>
            <w:r w:rsidRPr="00D00D8B">
              <w:rPr>
                <w:sz w:val="20"/>
                <w:szCs w:val="20"/>
              </w:rPr>
              <w:t>Intercept</w:t>
            </w:r>
            <w:r>
              <w:rPr>
                <w:sz w:val="20"/>
                <w:szCs w:val="20"/>
              </w:rPr>
              <w:t xml:space="preserve"> (95% CI)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1A4A73" w14:textId="77777777" w:rsidR="000E2E67" w:rsidRPr="00D00D8B" w:rsidRDefault="000E2E67" w:rsidP="00F4558A">
            <w:pPr>
              <w:jc w:val="center"/>
              <w:rPr>
                <w:sz w:val="20"/>
                <w:szCs w:val="20"/>
              </w:rPr>
            </w:pPr>
            <w:r w:rsidRPr="00D00D8B">
              <w:rPr>
                <w:sz w:val="20"/>
                <w:szCs w:val="20"/>
              </w:rPr>
              <w:t>Coefficient (95% CI)</w:t>
            </w:r>
          </w:p>
        </w:tc>
        <w:tc>
          <w:tcPr>
            <w:tcW w:w="1685" w:type="dxa"/>
            <w:tcBorders>
              <w:top w:val="nil"/>
              <w:left w:val="nil"/>
              <w:bottom w:val="single" w:sz="4" w:space="0" w:color="auto"/>
            </w:tcBorders>
          </w:tcPr>
          <w:p w14:paraId="1CA6F599" w14:textId="77777777" w:rsidR="000E2E67" w:rsidRPr="00D00D8B" w:rsidRDefault="000E2E67" w:rsidP="00F4558A">
            <w:pPr>
              <w:jc w:val="center"/>
              <w:rPr>
                <w:sz w:val="20"/>
                <w:szCs w:val="20"/>
              </w:rPr>
            </w:pPr>
            <w:r w:rsidRPr="00D00D8B">
              <w:rPr>
                <w:sz w:val="20"/>
                <w:szCs w:val="20"/>
              </w:rPr>
              <w:t>Adjusted R</w:t>
            </w:r>
            <w:r w:rsidRPr="00D00D8B">
              <w:rPr>
                <w:sz w:val="20"/>
                <w:szCs w:val="20"/>
                <w:vertAlign w:val="superscript"/>
              </w:rPr>
              <w:t>2</w:t>
            </w:r>
          </w:p>
        </w:tc>
      </w:tr>
      <w:tr w:rsidR="000E2E67" w14:paraId="33375282" w14:textId="77777777" w:rsidTr="00F4558A">
        <w:trPr>
          <w:trHeight w:val="336"/>
        </w:trPr>
        <w:tc>
          <w:tcPr>
            <w:tcW w:w="3424" w:type="dxa"/>
            <w:tcBorders>
              <w:bottom w:val="nil"/>
              <w:right w:val="nil"/>
            </w:tcBorders>
          </w:tcPr>
          <w:p w14:paraId="4D3172E1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est positive cases</w:t>
            </w:r>
          </w:p>
        </w:tc>
        <w:tc>
          <w:tcPr>
            <w:tcW w:w="1857" w:type="dxa"/>
            <w:tcBorders>
              <w:left w:val="nil"/>
              <w:bottom w:val="nil"/>
              <w:right w:val="nil"/>
            </w:tcBorders>
          </w:tcPr>
          <w:p w14:paraId="7D110C35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9 (36.7 to 42)</w:t>
            </w:r>
          </w:p>
        </w:tc>
        <w:tc>
          <w:tcPr>
            <w:tcW w:w="2580" w:type="dxa"/>
            <w:tcBorders>
              <w:left w:val="nil"/>
              <w:bottom w:val="nil"/>
              <w:right w:val="nil"/>
            </w:tcBorders>
          </w:tcPr>
          <w:p w14:paraId="120E51BB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2 (-2.8 to -1.4)</w:t>
            </w:r>
          </w:p>
        </w:tc>
        <w:tc>
          <w:tcPr>
            <w:tcW w:w="1685" w:type="dxa"/>
            <w:tcBorders>
              <w:left w:val="nil"/>
              <w:bottom w:val="nil"/>
            </w:tcBorders>
          </w:tcPr>
          <w:p w14:paraId="4A622BCE" w14:textId="77777777" w:rsidR="000E2E67" w:rsidRPr="00645A1C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7 (</w:t>
            </w:r>
            <w:r>
              <w:rPr>
                <w:i/>
                <w:iCs/>
                <w:sz w:val="20"/>
                <w:szCs w:val="20"/>
              </w:rPr>
              <w:t xml:space="preserve">p </w:t>
            </w:r>
            <w:r>
              <w:rPr>
                <w:sz w:val="20"/>
                <w:szCs w:val="20"/>
              </w:rPr>
              <w:t>&lt;0.001)</w:t>
            </w:r>
          </w:p>
        </w:tc>
      </w:tr>
      <w:tr w:rsidR="000E2E67" w14:paraId="6D04037D" w14:textId="77777777" w:rsidTr="00F4558A">
        <w:trPr>
          <w:trHeight w:val="353"/>
        </w:trPr>
        <w:tc>
          <w:tcPr>
            <w:tcW w:w="3424" w:type="dxa"/>
            <w:tcBorders>
              <w:top w:val="nil"/>
              <w:bottom w:val="nil"/>
              <w:right w:val="nil"/>
            </w:tcBorders>
          </w:tcPr>
          <w:p w14:paraId="6C650271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ospital admissions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</w:tcPr>
          <w:p w14:paraId="7A1B923F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1 (29.5 to 52)</w:t>
            </w:r>
          </w:p>
        </w:tc>
        <w:tc>
          <w:tcPr>
            <w:tcW w:w="2580" w:type="dxa"/>
            <w:tcBorders>
              <w:top w:val="nil"/>
              <w:left w:val="nil"/>
              <w:bottom w:val="nil"/>
              <w:right w:val="nil"/>
            </w:tcBorders>
          </w:tcPr>
          <w:p w14:paraId="0EC67BFE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1 (-5.5 to 1.2)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</w:tcBorders>
          </w:tcPr>
          <w:p w14:paraId="6F8F718C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8 (</w:t>
            </w:r>
            <w:r w:rsidRPr="00645A1C">
              <w:rPr>
                <w:i/>
                <w:iCs/>
                <w:sz w:val="20"/>
                <w:szCs w:val="20"/>
              </w:rPr>
              <w:t>p</w:t>
            </w:r>
            <w:r>
              <w:rPr>
                <w:sz w:val="20"/>
                <w:szCs w:val="20"/>
              </w:rPr>
              <w:t xml:space="preserve"> 0.2)</w:t>
            </w:r>
          </w:p>
        </w:tc>
      </w:tr>
      <w:tr w:rsidR="000E2E67" w14:paraId="1B18F935" w14:textId="77777777" w:rsidTr="00F4558A">
        <w:trPr>
          <w:trHeight w:val="335"/>
        </w:trPr>
        <w:tc>
          <w:tcPr>
            <w:tcW w:w="3424" w:type="dxa"/>
            <w:tcBorders>
              <w:top w:val="nil"/>
              <w:right w:val="nil"/>
            </w:tcBorders>
          </w:tcPr>
          <w:p w14:paraId="4E06C786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aths</w:t>
            </w:r>
          </w:p>
        </w:tc>
        <w:tc>
          <w:tcPr>
            <w:tcW w:w="1857" w:type="dxa"/>
            <w:tcBorders>
              <w:top w:val="nil"/>
              <w:left w:val="nil"/>
              <w:right w:val="nil"/>
            </w:tcBorders>
          </w:tcPr>
          <w:p w14:paraId="752135EB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5.4 (</w:t>
            </w:r>
            <w:r w:rsidRPr="002971CF">
              <w:rPr>
                <w:sz w:val="20"/>
                <w:szCs w:val="20"/>
              </w:rPr>
              <w:t>38</w:t>
            </w:r>
            <w:r>
              <w:rPr>
                <w:sz w:val="20"/>
                <w:szCs w:val="20"/>
              </w:rPr>
              <w:t xml:space="preserve"> to </w:t>
            </w:r>
            <w:r w:rsidRPr="002971CF">
              <w:rPr>
                <w:sz w:val="20"/>
                <w:szCs w:val="20"/>
              </w:rPr>
              <w:t>5</w:t>
            </w:r>
            <w:r>
              <w:rPr>
                <w:sz w:val="20"/>
                <w:szCs w:val="20"/>
              </w:rPr>
              <w:t>2.5)</w:t>
            </w:r>
          </w:p>
        </w:tc>
        <w:tc>
          <w:tcPr>
            <w:tcW w:w="2580" w:type="dxa"/>
            <w:tcBorders>
              <w:top w:val="nil"/>
              <w:left w:val="nil"/>
              <w:right w:val="nil"/>
            </w:tcBorders>
          </w:tcPr>
          <w:p w14:paraId="161E7B33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7 (-4.7 to 0.37)</w:t>
            </w:r>
          </w:p>
        </w:tc>
        <w:tc>
          <w:tcPr>
            <w:tcW w:w="1685" w:type="dxa"/>
            <w:tcBorders>
              <w:top w:val="nil"/>
              <w:left w:val="nil"/>
            </w:tcBorders>
          </w:tcPr>
          <w:p w14:paraId="2A690CB3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8 (</w:t>
            </w:r>
            <w:r w:rsidRPr="00645A1C">
              <w:rPr>
                <w:i/>
                <w:iCs/>
                <w:sz w:val="20"/>
                <w:szCs w:val="20"/>
              </w:rPr>
              <w:t>p</w:t>
            </w:r>
            <w:r>
              <w:rPr>
                <w:sz w:val="20"/>
                <w:szCs w:val="20"/>
              </w:rPr>
              <w:t xml:space="preserve"> 0.07)</w:t>
            </w:r>
          </w:p>
        </w:tc>
      </w:tr>
    </w:tbl>
    <w:p w14:paraId="281D395A" w14:textId="77777777" w:rsidR="000E2E67" w:rsidRPr="00BE4E85" w:rsidRDefault="000E2E67" w:rsidP="000E2E67">
      <w:pPr>
        <w:jc w:val="both"/>
        <w:rPr>
          <w:sz w:val="20"/>
          <w:szCs w:val="20"/>
        </w:rPr>
      </w:pPr>
    </w:p>
    <w:p w14:paraId="042DF609" w14:textId="77777777" w:rsidR="000E2E67" w:rsidRPr="00710A60" w:rsidRDefault="000E2E67" w:rsidP="000E2E67">
      <w:pPr>
        <w:jc w:val="both"/>
        <w:rPr>
          <w:i/>
          <w:iCs/>
          <w:sz w:val="20"/>
          <w:szCs w:val="20"/>
        </w:rPr>
      </w:pPr>
      <w:r w:rsidRPr="00710A60">
        <w:rPr>
          <w:i/>
          <w:iCs/>
          <w:sz w:val="20"/>
          <w:szCs w:val="20"/>
        </w:rPr>
        <w:t>Table SI2</w:t>
      </w:r>
      <w:bookmarkStart w:id="0" w:name="_ylwoi7wjwt8q" w:colFirst="0" w:colLast="0"/>
      <w:bookmarkStart w:id="1" w:name="_xv6n5ia8lkv8" w:colFirst="0" w:colLast="0"/>
      <w:bookmarkEnd w:id="0"/>
      <w:bookmarkEnd w:id="1"/>
      <w:r>
        <w:rPr>
          <w:i/>
          <w:iCs/>
          <w:sz w:val="20"/>
          <w:szCs w:val="20"/>
        </w:rPr>
        <w:t>. Results of individual linear regressions of test positive on each Rt estimate from test-positive cases, hospital admissions, and deaths separately. Test positivity is the average % positive of all tests conducted. Data for seven English NHS regions and England (N=8).</w:t>
      </w:r>
    </w:p>
    <w:p w14:paraId="60508B1E" w14:textId="77777777" w:rsidR="002630E0" w:rsidRDefault="002630E0"/>
    <w:sectPr w:rsidR="002630E0">
      <w:pgSz w:w="11909" w:h="16834"/>
      <w:pgMar w:top="1440" w:right="1440" w:bottom="1440" w:left="144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3997465" w14:textId="77777777" w:rsidR="00C4680E" w:rsidRDefault="00C4680E">
      <w:pPr>
        <w:spacing w:line="240" w:lineRule="auto"/>
      </w:pPr>
      <w:r>
        <w:separator/>
      </w:r>
    </w:p>
  </w:endnote>
  <w:endnote w:type="continuationSeparator" w:id="0">
    <w:p w14:paraId="42083ECA" w14:textId="77777777" w:rsidR="00C4680E" w:rsidRDefault="00C4680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B720B4F" w14:textId="77777777" w:rsidR="00C4680E" w:rsidRDefault="00C4680E">
      <w:pPr>
        <w:spacing w:line="240" w:lineRule="auto"/>
      </w:pPr>
      <w:r>
        <w:separator/>
      </w:r>
    </w:p>
  </w:footnote>
  <w:footnote w:type="continuationSeparator" w:id="0">
    <w:p w14:paraId="1ED7EA58" w14:textId="77777777" w:rsidR="00C4680E" w:rsidRDefault="00C4680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3753875" w14:textId="77777777" w:rsidR="00633358" w:rsidRDefault="00C4680E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5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E2E67"/>
    <w:rsid w:val="000E2E67"/>
    <w:rsid w:val="002630E0"/>
    <w:rsid w:val="006A7FF7"/>
    <w:rsid w:val="00C4680E"/>
    <w:rsid w:val="00D9541D"/>
    <w:rsid w:val="00E64E31"/>
    <w:rsid w:val="00F871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17572F"/>
  <w15:chartTrackingRefBased/>
  <w15:docId w15:val="{572AE6F4-5D34-4ADD-B2B1-C52CE64BAD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E2E67"/>
    <w:pPr>
      <w:spacing w:after="0" w:line="276" w:lineRule="auto"/>
    </w:pPr>
    <w:rPr>
      <w:rFonts w:ascii="Arial" w:eastAsia="Arial" w:hAnsi="Arial" w:cs="Arial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E2E6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2E67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2E67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E2E67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0E2E67"/>
    <w:rPr>
      <w:rFonts w:ascii="Arial" w:eastAsia="Arial" w:hAnsi="Arial" w:cs="Arial"/>
      <w:sz w:val="32"/>
      <w:szCs w:val="32"/>
      <w:lang w:eastAsia="en-GB"/>
    </w:rPr>
  </w:style>
  <w:style w:type="table" w:styleId="TableGrid">
    <w:name w:val="Table Grid"/>
    <w:basedOn w:val="TableNormal"/>
    <w:uiPriority w:val="39"/>
    <w:rsid w:val="000E2E67"/>
    <w:pPr>
      <w:spacing w:after="0" w:line="240" w:lineRule="auto"/>
    </w:pPr>
    <w:rPr>
      <w:rFonts w:ascii="Arial" w:eastAsia="Arial" w:hAnsi="Arial" w:cs="Arial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0E2E6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0E2E6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en-GB"/>
    </w:rPr>
  </w:style>
  <w:style w:type="character" w:customStyle="1" w:styleId="Heading4Char">
    <w:name w:val="Heading 4 Char"/>
    <w:basedOn w:val="DefaultParagraphFont"/>
    <w:link w:val="Heading4"/>
    <w:uiPriority w:val="9"/>
    <w:rsid w:val="000E2E67"/>
    <w:rPr>
      <w:rFonts w:asciiTheme="majorHAnsi" w:eastAsiaTheme="majorEastAsia" w:hAnsiTheme="majorHAnsi" w:cstheme="majorBidi"/>
      <w:i/>
      <w:iCs/>
      <w:color w:val="2F5496" w:themeColor="accent1" w:themeShade="BF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958</Words>
  <Characters>5463</Characters>
  <Application>Microsoft Office Word</Application>
  <DocSecurity>0</DocSecurity>
  <Lines>45</Lines>
  <Paragraphs>12</Paragraphs>
  <ScaleCrop>false</ScaleCrop>
  <Company/>
  <LinksUpToDate>false</LinksUpToDate>
  <CharactersWithSpaces>64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arine Sherratt</dc:creator>
  <cp:keywords/>
  <dc:description/>
  <cp:lastModifiedBy>Katharine Sherratt</cp:lastModifiedBy>
  <cp:revision>2</cp:revision>
  <dcterms:created xsi:type="dcterms:W3CDTF">2020-10-16T20:27:00Z</dcterms:created>
  <dcterms:modified xsi:type="dcterms:W3CDTF">2021-02-27T22:35:00Z</dcterms:modified>
</cp:coreProperties>
</file>